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10419BB" w14:textId="44BDD98A" w:rsidR="00867252" w:rsidRPr="00E166FA" w:rsidRDefault="00E166FA">
      <w:pPr>
        <w:rPr>
          <w:b/>
          <w:bCs/>
          <w:u w:val="single"/>
          <w:lang w:val="en-GB"/>
        </w:rPr>
      </w:pPr>
      <w:r w:rsidRPr="00E166FA">
        <w:rPr>
          <w:b/>
          <w:bCs/>
          <w:u w:val="single"/>
          <w:lang w:val="en-GB"/>
        </w:rPr>
        <w:t>References for the HMAGLOFDB</w:t>
      </w:r>
      <w:r>
        <w:rPr>
          <w:b/>
          <w:bCs/>
          <w:u w:val="single"/>
          <w:lang w:val="en-GB"/>
        </w:rPr>
        <w:t xml:space="preserve"> (as of 2022/07/31)</w:t>
      </w:r>
    </w:p>
    <w:p w14:paraId="62724EBD" w14:textId="56439B99" w:rsidR="00060374" w:rsidRPr="00060374" w:rsidRDefault="00060374">
      <w:pPr>
        <w:rPr>
          <w:lang w:val="en-GB"/>
        </w:rPr>
      </w:pPr>
    </w:p>
    <w:p w14:paraId="1B7D0169" w14:textId="77777777" w:rsidR="00846E14" w:rsidRDefault="00846E14" w:rsidP="00846E14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lang w:val="nl-NL"/>
        </w:rPr>
        <w:fldChar w:fldCharType="begin"/>
      </w:r>
      <w:r w:rsidRPr="00012D11">
        <w:rPr>
          <w:lang w:val="en-GB"/>
        </w:rPr>
        <w:instrText xml:space="preserve"> ADDIN ZOTERO_BIBL {"uncited":[],"omitted":[],"custom":[]} CSL_BIBLIOGRAPHY </w:instrText>
      </w:r>
      <w:r>
        <w:rPr>
          <w:lang w:val="nl-NL"/>
        </w:rPr>
        <w:fldChar w:fldCharType="separate"/>
      </w:r>
      <w:r>
        <w:rPr>
          <w:rFonts w:ascii="Times New Roman" w:hAnsi="Times New Roman" w:cs="Times New Roman"/>
          <w:sz w:val="24"/>
          <w:szCs w:val="24"/>
        </w:rPr>
        <w:t>Ali, S., 1977. Letter from Gilgit. Far Eastern Economic Review 98, 16.</w:t>
      </w:r>
    </w:p>
    <w:p w14:paraId="25ABCCB2" w14:textId="77777777" w:rsidR="00846E14" w:rsidRDefault="00846E14" w:rsidP="00846E14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llen, S.K., Rastner, P., Arora, M., Huggel, C., Stoffel, M., 2016. Lake outburst and debris flow disaster at Kedarnath, June 2013: hydrometeorological triggering and topographic predisposition. Landslides 13, 1479–1491. https://doi.org/10.1007/s10346-015-0584-3</w:t>
      </w:r>
    </w:p>
    <w:p w14:paraId="4AD8A14E" w14:textId="77777777" w:rsidR="00846E14" w:rsidRDefault="00846E14" w:rsidP="00846E14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llen, S.K., Zhang, G., Wang, W., Yao, T., Bolch, T., 2019. Potentially dangerous glacial lakes across the Tibetan Plateau revealed using a large-scale automated assessment approach. Science Bulletin, SPECIAL TOPIC:The Second Tibetan Plateau Scientific Expedition and Research (I) 64, 435–445. https://doi.org/10.1016/j.scib.2019.03.011</w:t>
      </w:r>
    </w:p>
    <w:p w14:paraId="73B1029A" w14:textId="77777777" w:rsidR="00846E14" w:rsidRDefault="00846E14" w:rsidP="00846E14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min, M., Bano, D., Hassan, S.S., Goheer, M.A., Khan, A.A., Khan, M.R., Hina, S.M., 2020. Mapping and monitoring of glacier lake outburst floods using geospatial modelling approach for Darkut valley, Pakistan. Meteorological Applications 27, e1877. https://doi.org/10.1002/met.1877</w:t>
      </w:r>
    </w:p>
    <w:p w14:paraId="68BDC2E8" w14:textId="77777777" w:rsidR="00846E14" w:rsidRDefault="00846E14" w:rsidP="00846E14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Bazai, N.A., Cui, P., Carling, P.A., Wang, H., Hassan, J., Liu, D., Zhang, G., Jin, W., 2021. Increasing glacial lake outburst flood hazard in response to surge glaciers in the Karakoram. Earth-Science Reviews 212, 103432. https://doi.org/10.1016/j.earscirev.2020.103432</w:t>
      </w:r>
    </w:p>
    <w:p w14:paraId="52EB2CF3" w14:textId="77777777" w:rsidR="00846E14" w:rsidRDefault="00846E14" w:rsidP="00846E14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Bolch, T., Peters, J., Yegorov, A., Pradhan, B., Buchroithner, M., Blagoveshchensky, V., 2012. Identification of Potentially Dangerous Glacial Lakes in the Northern Tian Shan, in: Pradhan, B., Buchroithner, M. (Eds.), Terrigenous Mass Movements: Detection, Modelling, Early Warning and Mitigation Using Geoinformation Technology. Springer, Berlin, Heidelberg, pp. 369–398.</w:t>
      </w:r>
    </w:p>
    <w:p w14:paraId="23284AFC" w14:textId="77777777" w:rsidR="00846E14" w:rsidRDefault="00846E14" w:rsidP="00846E14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Byers, A.C., Chand, M.B., Lala, J., Shrestha, M., Byers, E.A., Watanabe, T., 2020. Reconstructing the History of Glacial Lake Outburst Floods (GLOF) in the Kanchenjunga Conservation Area, East Nepal: An Interdisciplinary Approach. Sustainability 12, 5407. https://doi.org/10.3390/su12135407</w:t>
      </w:r>
    </w:p>
    <w:p w14:paraId="5BD15DD1" w14:textId="77777777" w:rsidR="00846E14" w:rsidRDefault="00846E14" w:rsidP="00846E14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Byers, A.C., Rounce, D.R., Shugar, D.H., Lala, J.M., Byers, E.A., Regmi, D., 2019. A rockfall-induced glacial lake outburst flood, Upper Barun Valley, Nepal. Landslides 16, 533–549. https://doi.org/10.1007/s10346-018-1079-9</w:t>
      </w:r>
    </w:p>
    <w:p w14:paraId="0A090494" w14:textId="77777777" w:rsidR="00846E14" w:rsidRDefault="00846E14" w:rsidP="00846E14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Byers, A.C., Shugar, D.H., Chand, M.B., Portocarrero, C., Shrestha, M., Rounce, D.R., Watanabe, T., 2022. Three Recent and Lesser-Known Glacier-Related Flood Mechanisms in High Mountain Environments. mred 42, A12–A22. https://doi.org/10.1659/MRD-JOURNAL-D-21-00045.1</w:t>
      </w:r>
    </w:p>
    <w:p w14:paraId="17015997" w14:textId="77777777" w:rsidR="00846E14" w:rsidRDefault="00846E14" w:rsidP="00846E14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Carrivick, J.L., Tweed, F.S., 2016. A global assessment of the societal impacts of glacier outburst floods. Global and Planetary Change 144, 1–16. https://doi.org/10.1016/j.gloplacha.2016.07.001</w:t>
      </w:r>
    </w:p>
    <w:p w14:paraId="29D6B5B2" w14:textId="77777777" w:rsidR="00846E14" w:rsidRPr="00012D11" w:rsidRDefault="00846E14" w:rsidP="00846E14">
      <w:pPr>
        <w:pStyle w:val="Bibliography"/>
        <w:rPr>
          <w:rFonts w:ascii="Times New Roman" w:hAnsi="Times New Roman" w:cs="Times New Roman"/>
          <w:sz w:val="24"/>
          <w:szCs w:val="24"/>
          <w:lang w:val="nl-NL"/>
        </w:rPr>
      </w:pPr>
      <w:r>
        <w:rPr>
          <w:rFonts w:ascii="Times New Roman" w:hAnsi="Times New Roman" w:cs="Times New Roman"/>
          <w:sz w:val="24"/>
          <w:szCs w:val="24"/>
        </w:rPr>
        <w:t xml:space="preserve">Charles, C., 1985. </w:t>
      </w:r>
      <w:r w:rsidRPr="00012D11">
        <w:rPr>
          <w:rFonts w:ascii="Times New Roman" w:hAnsi="Times New Roman" w:cs="Times New Roman"/>
          <w:sz w:val="24"/>
          <w:szCs w:val="24"/>
          <w:lang w:val="nl-NL"/>
        </w:rPr>
        <w:t>La Valle de Hunza, Karakorum - Pakistan - Milieu Naturel, Amenagement traditionel et mutations recentes dans une vallee aride du Nord-Ouest de L’Ensemble Himalayen. Université Joseph Fourier, Grenoble, France, Grenoble.</w:t>
      </w:r>
    </w:p>
    <w:p w14:paraId="2D053E37" w14:textId="77777777" w:rsidR="00846E14" w:rsidRDefault="00846E14" w:rsidP="00846E14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012D11">
        <w:rPr>
          <w:rFonts w:ascii="Times New Roman" w:hAnsi="Times New Roman" w:cs="Times New Roman"/>
          <w:sz w:val="24"/>
          <w:szCs w:val="24"/>
          <w:lang w:val="nl-NL"/>
        </w:rPr>
        <w:t xml:space="preserve">Chen, N.S., Hu, G.S., Deng, W., Khanal, N., Zhu, Y.H., Han, D., 2013. </w:t>
      </w:r>
      <w:r>
        <w:rPr>
          <w:rFonts w:ascii="Times New Roman" w:hAnsi="Times New Roman" w:cs="Times New Roman"/>
          <w:sz w:val="24"/>
          <w:szCs w:val="24"/>
        </w:rPr>
        <w:t>On the water hazards in the trans-boundary Kosi River basin. Natural Hazards and Earth System Sciences 13, 795–808. https://doi.org/10.5194/nhess-13-795-2013</w:t>
      </w:r>
    </w:p>
    <w:p w14:paraId="3D308192" w14:textId="77777777" w:rsidR="00846E14" w:rsidRDefault="00846E14" w:rsidP="00846E14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Collie, N., 1902. Climbing on the Himalaya and other mountain ranges. D. Douglas, Edinburgh.</w:t>
      </w:r>
    </w:p>
    <w:p w14:paraId="08E7A3B8" w14:textId="77777777" w:rsidR="00846E14" w:rsidRDefault="00846E14" w:rsidP="00846E14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Conway, W.M., 1897. Formation of a Lake in Nagar. The Geographical Journal.</w:t>
      </w:r>
    </w:p>
    <w:p w14:paraId="39808FFA" w14:textId="77777777" w:rsidR="00846E14" w:rsidRDefault="00846E14" w:rsidP="00846E14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Cook, K.L., Andermann, C., Gimbert, F., Adhikari, B.R., Hovius, N., 2018. Glacial lake outburst floods as drivers of fluvial erosion in the Himalaya. Science 362, 53–57. https://doi.org/10.1126/science.aat4981</w:t>
      </w:r>
    </w:p>
    <w:p w14:paraId="14204443" w14:textId="77777777" w:rsidR="00846E14" w:rsidRDefault="00846E14" w:rsidP="00846E14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Cui, P., Dang, C., Cheng, Z., Scott, K.M., 2010. Debris Flows Resulting From Glacial-Lake Outburst Floods in Tibet, China. Physical Geography 31, 508–527. https://doi.org/10.2747/0272-3646.31.6.508</w:t>
      </w:r>
    </w:p>
    <w:p w14:paraId="34E77B08" w14:textId="77777777" w:rsidR="00846E14" w:rsidRDefault="00846E14" w:rsidP="00846E14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aiyrov, M., Narama, C., Kääb, A., Tadono, T., 2020. Formation and Outburst of the Toguz-Bulak Glacial Lake in the Northern Teskey Range, Tien Shan, Kyrgyzstan. Geosciences 10, 468. https://doi.org/10.3390/geosciences10110468</w:t>
      </w:r>
    </w:p>
    <w:p w14:paraId="2F67C0B1" w14:textId="77777777" w:rsidR="00846E14" w:rsidRDefault="00846E14" w:rsidP="00846E14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esio, A., 1955. The Ascent of K2. The Geographical Journal 121, 261–272. https://doi.org/10.2307/1790890</w:t>
      </w:r>
    </w:p>
    <w:p w14:paraId="3A581786" w14:textId="77777777" w:rsidR="00846E14" w:rsidRDefault="00846E14" w:rsidP="00846E14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esio, A., 1930. Geological Work of the Italian Expedition to the Karakoram. The Geographical Journal 75, 402–411. https://doi.org/10.2307/1785282</w:t>
      </w:r>
    </w:p>
    <w:p w14:paraId="608B459F" w14:textId="77777777" w:rsidR="00846E14" w:rsidRDefault="00846E14" w:rsidP="00846E14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in, K., Tariq, S., Mahmood, A., Rasul, G., 2014. Temperature and Precipitation: GLOF Triggering Indicators in Gilgit-Baltistan, Pakistan. Pakistan Journal of Meteorology 10, 18.</w:t>
      </w:r>
    </w:p>
    <w:p w14:paraId="59FACBB6" w14:textId="77777777" w:rsidR="00846E14" w:rsidRDefault="00846E14" w:rsidP="00846E14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wiwedi, S.K., Acharya, M.D., Simard, R., 2000. The Tam Pokhari Glacier Lake outburst flood of 3 September 1998. Journal of Nepal Geological Society 22.</w:t>
      </w:r>
    </w:p>
    <w:p w14:paraId="0565F4FD" w14:textId="77777777" w:rsidR="00846E14" w:rsidRDefault="00846E14" w:rsidP="00846E14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Erokhin, S.A., Zaginaev, V.V., Meleshko, A.A., Ruiz-Villanueva, V., Petrakov, D.A., Chernomorets, S.S., Viskhadzhieva, K.S., Tutubalina, O.V., Stoffel, M., 2018. Debris flows triggered from non-stationary glacier lake outbursts: the case of the Teztor Lake complex (Northern Tian Shan, Kyrgyzstan). Landslides 15, 83–98. https://doi.org/10.1007/s10346-017-0862-3</w:t>
      </w:r>
    </w:p>
    <w:p w14:paraId="337448A8" w14:textId="77777777" w:rsidR="00846E14" w:rsidRDefault="00846E14" w:rsidP="00846E14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Feng, Q., 1991. Characteristics of glacier outburst flood in the Yarkant river, Karakorum mountains. GeoJournal 25, 255–263. https://doi.org/10.1007/BF02682195</w:t>
      </w:r>
    </w:p>
    <w:p w14:paraId="0F141818" w14:textId="77777777" w:rsidR="00846E14" w:rsidRDefault="00846E14" w:rsidP="00846E14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Finsterwalder, R., 1960. German Glaciological and Geological Expeditions to the Batura Mustagh and Rakaposhi Range. Journal of Glaciology 3, 787–788. https://doi.org/10.3189/S0022143000018104</w:t>
      </w:r>
    </w:p>
    <w:p w14:paraId="10ED1A00" w14:textId="77777777" w:rsidR="00846E14" w:rsidRDefault="00846E14" w:rsidP="00846E14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Francis, M.R., Miller, K.J., Dong, Z.-B., 1981. Impulse Radar Ice-depth Sounding of the Ghulkin Glacier, in: The International Karakoram Project. Cambridge University Press, pp. 111–123.</w:t>
      </w:r>
    </w:p>
    <w:p w14:paraId="730B3E33" w14:textId="77777777" w:rsidR="00846E14" w:rsidRDefault="00846E14" w:rsidP="00846E14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Gao, Y., Liu, S., Qi, M., Xie, F., Wu, K., Zhu, Y., 2021. Glacier-Related Hazards Along the International Karakoram Highway: Status and Future Perspectives. Front. Earth Sci. 0. https://doi.org/10.3389/feart.2021.611501</w:t>
      </w:r>
    </w:p>
    <w:p w14:paraId="115E2051" w14:textId="77777777" w:rsidR="00846E14" w:rsidRDefault="00846E14" w:rsidP="00846E14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Glazirin, G., 2010. A century of investigations on outbursts of the ice-dammed lake merzbacher (Central Tien Shan). Austrian Journal of Earth Sciences 103, 171–179.</w:t>
      </w:r>
    </w:p>
    <w:p w14:paraId="630A8B94" w14:textId="77777777" w:rsidR="00846E14" w:rsidRDefault="00846E14" w:rsidP="00846E14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Godwin-Austen, H.H., 1864. On the Glaciers of the Mustakh Range. The Journal of the Royal Geographical Society of London 34, 19–56. https://doi.org/10.2307/1798464</w:t>
      </w:r>
    </w:p>
    <w:p w14:paraId="2699A9E6" w14:textId="77777777" w:rsidR="00846E14" w:rsidRDefault="00846E14" w:rsidP="00846E14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Goudie, A., 1984. The geomorphology of the Hunza Valley, Karakoram mountains, Pakistan, in: Miller, K.J. (Ed.), The International Karakoram Project. Cambridge University Press, pp. 359–410.</w:t>
      </w:r>
    </w:p>
    <w:p w14:paraId="70179D11" w14:textId="77777777" w:rsidR="00846E14" w:rsidRDefault="00846E14" w:rsidP="00846E14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Goudie, A., 1981. Fearful Landscape of the Karakoram. The Geographical Magazine 53, 306–312.</w:t>
      </w:r>
    </w:p>
    <w:p w14:paraId="54F17E13" w14:textId="77777777" w:rsidR="00846E14" w:rsidRDefault="00846E14" w:rsidP="00846E14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Gurung, D.R., Khanal, N.R., Bajracharya, S.R., Tsering, K., Joshi, S., Tshering, P., Chhetri, L.K., Lotay, Y., Penjor, T., 2017. Lemthang Tsho glacial Lake outburst flood (GLOF) in </w:t>
      </w:r>
      <w:r>
        <w:rPr>
          <w:rFonts w:ascii="Times New Roman" w:hAnsi="Times New Roman" w:cs="Times New Roman"/>
          <w:sz w:val="24"/>
          <w:szCs w:val="24"/>
        </w:rPr>
        <w:lastRenderedPageBreak/>
        <w:t>Bhutan: cause and impact. Geoenvironmental Disasters 4, 17. https://doi.org/10.1186/s40677-017-0080-2</w:t>
      </w:r>
    </w:p>
    <w:p w14:paraId="4F7E8421" w14:textId="77777777" w:rsidR="00846E14" w:rsidRDefault="00846E14" w:rsidP="00846E14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Haq, A., 2007. Community Response to Climatic Hazards in Northern Pakistan. Mountain Research and Development 27, 308–312. https://doi.org/10.1659/mrd.0947</w:t>
      </w:r>
    </w:p>
    <w:p w14:paraId="439FCF0A" w14:textId="77777777" w:rsidR="00846E14" w:rsidRDefault="00846E14" w:rsidP="00846E14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Hedin, S., 1917. Southern Tibet. Stockholm.</w:t>
      </w:r>
    </w:p>
    <w:p w14:paraId="64D67F6F" w14:textId="77777777" w:rsidR="00846E14" w:rsidRDefault="00846E14" w:rsidP="00846E14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Hewitt, K., 2014. Glaciers of the Karakoram Himalaya, Advances in Asian Human-Environmental Research. Springer Netherlands, Dordrecht.</w:t>
      </w:r>
    </w:p>
    <w:p w14:paraId="13E3A622" w14:textId="77777777" w:rsidR="00846E14" w:rsidRDefault="00846E14" w:rsidP="00846E14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Hewitt, K., 2009. Rock avalanches that travel onto glaciers and related developments, Karakoram Himalaya, Inner Asia. Geomorphology 103, 66–79. https://doi.org/10.1016/j.geomorph.2007.10.017</w:t>
      </w:r>
    </w:p>
    <w:p w14:paraId="1F6933E8" w14:textId="77777777" w:rsidR="00846E14" w:rsidRDefault="00846E14" w:rsidP="00846E14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Hewitt, K., 1982. Natural dams and outburst floods of the Karakoram Himalaya. IAHS-AISH Publication Hydrological Aspects of Alpine and High Mountain Area (as (Proceedings of the Exeter Symposium, Juiy 1982)).</w:t>
      </w:r>
    </w:p>
    <w:p w14:paraId="21F8FEAF" w14:textId="77777777" w:rsidR="00846E14" w:rsidRDefault="00846E14" w:rsidP="00846E14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Hewitt, K., 1968. Studies in the geomorphology of the mountain regions of the Upper Indus basin. University of London.</w:t>
      </w:r>
    </w:p>
    <w:p w14:paraId="684F4A47" w14:textId="77777777" w:rsidR="00846E14" w:rsidRDefault="00846E14" w:rsidP="00846E14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Hewitt, K., Liu, J., 2010. Ice-Dammed Lakes and Outburst Floods, Karakoram Himalaya: Historical Perspectives on Emerging Threats. Physical Geography 31, 528–551. https://doi.org/10.2747/0272-3646.31.6.528</w:t>
      </w:r>
    </w:p>
    <w:p w14:paraId="44E1634E" w14:textId="77777777" w:rsidR="00846E14" w:rsidRDefault="00846E14" w:rsidP="00846E14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Hughes, R.E., 1981. Yasin Valley: The analysis of geomorphology and building types, in: The International Karakoram Project. Cambridge University Press, pp. 253–288.</w:t>
      </w:r>
    </w:p>
    <w:p w14:paraId="15AB7530" w14:textId="77777777" w:rsidR="00846E14" w:rsidRDefault="00846E14" w:rsidP="00846E14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Huntingdon, E., 1907. The Pulse of Asia: A Journey through Central Asia Illustrating the Geographic Basis of History. Boston and New York.</w:t>
      </w:r>
    </w:p>
    <w:p w14:paraId="6DBB81B6" w14:textId="77777777" w:rsidR="00846E14" w:rsidRDefault="00846E14" w:rsidP="00846E14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ICIMOD, 2011. Glacial Lakes and Glacial Lake Outburst Floods in Nepal. ICIMOD.</w:t>
      </w:r>
    </w:p>
    <w:p w14:paraId="4D6C03B3" w14:textId="77777777" w:rsidR="00846E14" w:rsidRDefault="00846E14" w:rsidP="00846E14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Ikeda, N., Narama, C., Gyalson, S., 2016. Knowledge Sharing for Disaster Risk Reduction: Insights from a Glacier Lake Workshop in the Ladakh Region, Indian Himalayas. mred 36, 31–40. https://doi.org/10.1659/MRD-JOURNAL-D-15-00035.1</w:t>
      </w:r>
    </w:p>
    <w:p w14:paraId="43D6C91D" w14:textId="77777777" w:rsidR="00846E14" w:rsidRDefault="00846E14" w:rsidP="00846E14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Iturrizaga, L., 2005a. Historical glacier-dammed lakes and outburst floods in the Karambar valley (Hindukush-Karakoram). GeoJournal 63, 1–47. https://doi.org/10.1007/s10708-005-2395-x</w:t>
      </w:r>
    </w:p>
    <w:p w14:paraId="21EE2445" w14:textId="77777777" w:rsidR="00846E14" w:rsidRDefault="00846E14" w:rsidP="00846E14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Iturrizaga, L., 2005b. New observations on present and prehistorical glacier-dammed lakes in the Shimshal valley (Karakoram Mountains). Journal of Asian Earth Sciences 25, 545–555. https://doi.org/10.1016/j.jseaes.2004.04.011</w:t>
      </w:r>
    </w:p>
    <w:p w14:paraId="47F23086" w14:textId="77777777" w:rsidR="00846E14" w:rsidRDefault="00846E14" w:rsidP="00846E14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Iturrizaga, L., 2005c. The historical Saklei Shuyinj and Chateboi Glacier Dams as triggers for lake outburst cascades in the Karambar Valley, Hindukush. Island Arc 14, 389–399. https://doi.org/10.1111/j.1440-1738.2005.00498.x</w:t>
      </w:r>
    </w:p>
    <w:p w14:paraId="313C6D22" w14:textId="77777777" w:rsidR="00846E14" w:rsidRDefault="00846E14" w:rsidP="00846E14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Iturrizaga, L., 2004. Ice-dammed lakes in the Hindukush-Karakoram Mountains (Pakistan): Geomorphological impacts of outbursts floods in the Karambar valley. Himalayan Journal of Sciences 2, 160–161. https://doi.org/10.3126/hjs.v2i4.851</w:t>
      </w:r>
    </w:p>
    <w:p w14:paraId="76336CC4" w14:textId="77777777" w:rsidR="00846E14" w:rsidRDefault="00846E14" w:rsidP="00846E14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Ives, J.D., Shrestha, R.B., Mool, P.K., 2010. Formation of Glacial Lakes in the Hindu Kush-Himalayas and GLOF Risk Assessment. ICIMOD, Kathmandu, Nepal.</w:t>
      </w:r>
    </w:p>
    <w:p w14:paraId="2DE09CFB" w14:textId="77777777" w:rsidR="00846E14" w:rsidRPr="00012D11" w:rsidRDefault="00846E14" w:rsidP="00846E14">
      <w:pPr>
        <w:pStyle w:val="Bibliography"/>
        <w:rPr>
          <w:rFonts w:ascii="Times New Roman" w:hAnsi="Times New Roman" w:cs="Times New Roman"/>
          <w:sz w:val="24"/>
          <w:szCs w:val="24"/>
          <w:lang w:val="de-AT"/>
        </w:rPr>
      </w:pPr>
      <w:r>
        <w:rPr>
          <w:rFonts w:ascii="Times New Roman" w:hAnsi="Times New Roman" w:cs="Times New Roman"/>
          <w:sz w:val="24"/>
          <w:szCs w:val="24"/>
        </w:rPr>
        <w:t xml:space="preserve">Khanal, N.R., Hu, J.-M., Mool, P., 2015. Glacial Lake Outburst Flood Risk in the Poiqu/Bhote Koshi/Sun Koshi River Basin in the Central Himalayas. </w:t>
      </w:r>
      <w:r w:rsidRPr="00012D11">
        <w:rPr>
          <w:rFonts w:ascii="Times New Roman" w:hAnsi="Times New Roman" w:cs="Times New Roman"/>
          <w:sz w:val="24"/>
          <w:szCs w:val="24"/>
          <w:lang w:val="de-AT"/>
        </w:rPr>
        <w:t>MRD 35, 351–364. https://doi.org/10.1659/MRD-JOURNAL-D-15-00009</w:t>
      </w:r>
    </w:p>
    <w:p w14:paraId="1CF313BD" w14:textId="77777777" w:rsidR="00846E14" w:rsidRDefault="00846E14" w:rsidP="00846E14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012D11">
        <w:rPr>
          <w:rFonts w:ascii="Times New Roman" w:hAnsi="Times New Roman" w:cs="Times New Roman"/>
          <w:sz w:val="24"/>
          <w:szCs w:val="24"/>
          <w:lang w:val="de-AT"/>
        </w:rPr>
        <w:t xml:space="preserve">Kingslake, J., Ng, F., 2013. </w:t>
      </w:r>
      <w:r>
        <w:rPr>
          <w:rFonts w:ascii="Times New Roman" w:hAnsi="Times New Roman" w:cs="Times New Roman"/>
          <w:sz w:val="24"/>
          <w:szCs w:val="24"/>
        </w:rPr>
        <w:t>Quantifying the predictability of the timing of jökulhlaups from Merzbacher Lake, Kyrgyzstan. Journal of Glaciology 59, 805–818. https://doi.org/10.3189/2013JoG12J156</w:t>
      </w:r>
    </w:p>
    <w:p w14:paraId="3449093C" w14:textId="77777777" w:rsidR="00846E14" w:rsidRDefault="00846E14" w:rsidP="00846E14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Komori, J., Koike, T., Yamanokuchi, T., Tshering, P., 2012. Glacial Lake Outburst Events in the Bhutan Himalayas. Global Environmental Research 16, 59–70.</w:t>
      </w:r>
    </w:p>
    <w:p w14:paraId="70F418E3" w14:textId="77777777" w:rsidR="00846E14" w:rsidRPr="00012D11" w:rsidRDefault="00846E14" w:rsidP="00846E14">
      <w:pPr>
        <w:pStyle w:val="Bibliography"/>
        <w:rPr>
          <w:rFonts w:ascii="Times New Roman" w:hAnsi="Times New Roman" w:cs="Times New Roman"/>
          <w:sz w:val="24"/>
          <w:szCs w:val="24"/>
          <w:lang w:val="de-AT"/>
        </w:rPr>
      </w:pPr>
      <w:r>
        <w:rPr>
          <w:rFonts w:ascii="Times New Roman" w:hAnsi="Times New Roman" w:cs="Times New Roman"/>
          <w:sz w:val="24"/>
          <w:szCs w:val="24"/>
        </w:rPr>
        <w:t xml:space="preserve">Kreutzmann, H., 1994. Habitat conditions and settlement processes in the Hindukush Karakoram. </w:t>
      </w:r>
      <w:r w:rsidRPr="00012D11">
        <w:rPr>
          <w:rFonts w:ascii="Times New Roman" w:hAnsi="Times New Roman" w:cs="Times New Roman"/>
          <w:sz w:val="24"/>
          <w:szCs w:val="24"/>
          <w:lang w:val="de-AT"/>
        </w:rPr>
        <w:t>Petermanns Geographische Mitteilungen 138, 337–356.</w:t>
      </w:r>
    </w:p>
    <w:p w14:paraId="5F6BB15A" w14:textId="77777777" w:rsidR="00846E14" w:rsidRDefault="00846E14" w:rsidP="00846E14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012D11">
        <w:rPr>
          <w:rFonts w:ascii="Times New Roman" w:hAnsi="Times New Roman" w:cs="Times New Roman"/>
          <w:sz w:val="24"/>
          <w:szCs w:val="24"/>
          <w:lang w:val="de-AT"/>
        </w:rPr>
        <w:t xml:space="preserve">Kropáček, J., Neckel, N., Tyrna, B., Holzer, N., Hovden, A., Gourmelen, N., Schneider, C., Buchroithner, M., Hochschild, V., 2015. </w:t>
      </w:r>
      <w:r>
        <w:rPr>
          <w:rFonts w:ascii="Times New Roman" w:hAnsi="Times New Roman" w:cs="Times New Roman"/>
          <w:sz w:val="24"/>
          <w:szCs w:val="24"/>
        </w:rPr>
        <w:t>Repeated glacial lake outburst flood threatening the oldest Buddhist monastery in north-western Nepal. Natural Hazards and Earth System Sciences 15, 2425–2437. https://doi.org/10.5194/nhess-15-2425-2015</w:t>
      </w:r>
    </w:p>
    <w:p w14:paraId="417FB152" w14:textId="77777777" w:rsidR="00846E14" w:rsidRDefault="00846E14" w:rsidP="00846E14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012D11">
        <w:rPr>
          <w:rFonts w:ascii="Times New Roman" w:hAnsi="Times New Roman" w:cs="Times New Roman"/>
          <w:sz w:val="24"/>
          <w:szCs w:val="24"/>
          <w:lang w:val="nl-NL"/>
        </w:rPr>
        <w:t xml:space="preserve">Liu, J., Zhang, J., Bo, G., 2019. </w:t>
      </w:r>
      <w:r>
        <w:rPr>
          <w:rFonts w:ascii="Times New Roman" w:hAnsi="Times New Roman" w:cs="Times New Roman"/>
          <w:sz w:val="24"/>
          <w:szCs w:val="24"/>
        </w:rPr>
        <w:t>An overview of glacial lake outburst floods in Tibet, China. Journal of Glaciology and Geocryology 41. https://doi.org/10.7522 /j.issn.1000-0240.2019.0073</w:t>
      </w:r>
    </w:p>
    <w:p w14:paraId="5AC278A5" w14:textId="77777777" w:rsidR="00846E14" w:rsidRDefault="00846E14" w:rsidP="00846E14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012D11">
        <w:rPr>
          <w:rFonts w:ascii="Times New Roman" w:hAnsi="Times New Roman" w:cs="Times New Roman"/>
          <w:sz w:val="24"/>
          <w:szCs w:val="24"/>
          <w:lang w:val="de-AT"/>
        </w:rPr>
        <w:t xml:space="preserve">Liu, J.-J., Cheng, Z.-L., Li, Y., 2014. </w:t>
      </w:r>
      <w:r>
        <w:rPr>
          <w:rFonts w:ascii="Times New Roman" w:hAnsi="Times New Roman" w:cs="Times New Roman"/>
          <w:sz w:val="24"/>
          <w:szCs w:val="24"/>
        </w:rPr>
        <w:t>The 1988 glacial lake outburst flood in Guangxieco Lake, Tibet, China. Natural Hazards and Earth System Sciences 14, 3065–3075. https://doi.org/10.5194/nhess-14-3065-2014</w:t>
      </w:r>
    </w:p>
    <w:p w14:paraId="719B3452" w14:textId="77777777" w:rsidR="00846E14" w:rsidRDefault="00846E14" w:rsidP="00846E14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Liu, S., Shagguan, D., Junli, X., Wang, Z., Yao, X., Jiang, Z., Guo, W., Anxin, L., Zhang, S., Ye, B., Zhen, L., Wei, J., Wu, L., 2014. Glaciers in China and Their Variations, in: Kargel, J.S., Leonard, G.J., Bishop, M.P., Kääb, A., Raup, B.H. (Eds.), Global Land Ice Measurements from Space, Springer Praxis Books. Springer, Berlin, Heidelberg, pp. 583–608.</w:t>
      </w:r>
    </w:p>
    <w:p w14:paraId="6A331A95" w14:textId="77777777" w:rsidR="00846E14" w:rsidRDefault="00846E14" w:rsidP="00846E14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Longstaff, T.G., 1951. This is my voyage. John Murray, London.</w:t>
      </w:r>
    </w:p>
    <w:p w14:paraId="458FBC71" w14:textId="77777777" w:rsidR="00846E14" w:rsidRDefault="00846E14" w:rsidP="00846E14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Longstaff, T.G., 1920. Byways in the Hindukush. Alpine Journal 221.</w:t>
      </w:r>
    </w:p>
    <w:p w14:paraId="363D0D9F" w14:textId="77777777" w:rsidR="00846E14" w:rsidRDefault="00846E14" w:rsidP="00846E14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Longstaff, T.G., 1910. Glacier Exploration in the Eastern Karakoram. The Geographical Journal 35, 622–653. https://doi.org/10.2307/1777235</w:t>
      </w:r>
    </w:p>
    <w:p w14:paraId="5F406D0B" w14:textId="77777777" w:rsidR="00846E14" w:rsidRDefault="00846E14" w:rsidP="00846E14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Maharjan, S.B., Steiner, J.F., Shrestha, A.B., Maharjan, A., Nepal, S., Shrestha, M., Bajracharya, B., Rasul, G., Shrestha, M., Jackson, M., Gupta, N., 2021. The Melamchi flood disaster: Cascading hazard and the need for multihazard risk management - ICIMOD. ICIMOD, Kathmandu, Nepal.</w:t>
      </w:r>
    </w:p>
    <w:p w14:paraId="45A4287F" w14:textId="77777777" w:rsidR="00846E14" w:rsidRDefault="00846E14" w:rsidP="00846E14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Mason, K., 1935. The Study of Threatening Glaciers. The Geographical Journal 85, 24–35. https://doi.org/10.2307/1787033</w:t>
      </w:r>
    </w:p>
    <w:p w14:paraId="45B26063" w14:textId="77777777" w:rsidR="00846E14" w:rsidRDefault="00846E14" w:rsidP="00846E14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Mason, K., 1930. The Shyok flood-a commentary. Himalayan Journal 2, 40–47.</w:t>
      </w:r>
    </w:p>
    <w:p w14:paraId="67287E0B" w14:textId="77777777" w:rsidR="00846E14" w:rsidRDefault="00846E14" w:rsidP="00846E14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Mason, K., 1929a. Indus floods and Shyok glaciers. Himalayan Journal 1, 10–29.</w:t>
      </w:r>
    </w:p>
    <w:p w14:paraId="17786229" w14:textId="77777777" w:rsidR="00846E14" w:rsidRDefault="00846E14" w:rsidP="00846E14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Mason, K., 1929b. The Upper Shyok Glaciers. Alpine Journal 12.</w:t>
      </w:r>
    </w:p>
    <w:p w14:paraId="005A8388" w14:textId="77777777" w:rsidR="00846E14" w:rsidRDefault="00846E14" w:rsidP="00846E14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McCormick, A.D., 1895. An artist in the Himalayas. Macmillan, New York.</w:t>
      </w:r>
    </w:p>
    <w:p w14:paraId="2B74BA92" w14:textId="77777777" w:rsidR="00846E14" w:rsidRDefault="00846E14" w:rsidP="00846E14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Medeu, A.R., Blagoveshchenskiy, V.P., Gulyayeva, T.S., Ranova, S.U., 2019. Debris Flow Activity in Trans-Ili Alatau in the 20th — Early 21st Centuries. Geogr. Nat. Resour. 40, 292–298. https://doi.org/10.1134/S1875372819030120</w:t>
      </w:r>
    </w:p>
    <w:p w14:paraId="3826356E" w14:textId="77777777" w:rsidR="00846E14" w:rsidRDefault="00846E14" w:rsidP="00846E14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Medeu, A.R., Popov, N.V., Blagovechshenskiy, V.P., Askarova, M.A., Medeu, A.A., Ranova, S.U., Kamalbekova, A., Bolch, T., 2022. Moraine-dammed glacial lakes and threat of glacial debris flows in South-East Kazakhstan. Earth-Science Reviews 103999. https://doi.org/10.1016/j.earscirev.2022.103999</w:t>
      </w:r>
    </w:p>
    <w:p w14:paraId="2CDC7C47" w14:textId="77777777" w:rsidR="00846E14" w:rsidRDefault="00846E14" w:rsidP="00846E14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Mergili, M., Kopf, C., Müllebner, B., Schneider, J.F., 2012. Changes of the Cryosphere and related geohazards in the high-mountain areas of Tajikistan and Austria : A comparison. Geografiska Annaler. https://doi.org/10.1111/j.1468-0459.2011.00450.x</w:t>
      </w:r>
    </w:p>
    <w:p w14:paraId="219875EE" w14:textId="77777777" w:rsidR="00846E14" w:rsidRDefault="00846E14" w:rsidP="00846E14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Miaomiao, Q., Liu, S., Gao, Y., 2021. Zhangmu and Gyirong ports under the threat of glacial lake outburst flood. Sciences in Cold and Arid Regions 12, 461–476.</w:t>
      </w:r>
    </w:p>
    <w:p w14:paraId="70F0DF89" w14:textId="77777777" w:rsidR="00846E14" w:rsidRDefault="00846E14" w:rsidP="00846E14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Miles, E.S., Watson, C.S., Brun, F., Berthier, E., Esteves, M., Quincey, D.J., Miles, K.E., Hubbard, B., Wagnon, P., 2018. Glacial and geomorphic effects of a supraglacial lake drainage and outburst event, Everest region, Nepal Himalaya. The Cryosphere 12, 3891–3905. https://doi.org/10.5194/tc-12-3891-2018</w:t>
      </w:r>
    </w:p>
    <w:p w14:paraId="63BC6DD3" w14:textId="77777777" w:rsidR="00846E14" w:rsidRDefault="00846E14" w:rsidP="00846E14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Mool, P.K., 1995. Glacier Lake Outburst Floods in Nepal | Journal of Nepal Geological Society. Journal of Nepal Geological Society 11.</w:t>
      </w:r>
    </w:p>
    <w:p w14:paraId="4ECE1696" w14:textId="77777777" w:rsidR="00846E14" w:rsidRDefault="00846E14" w:rsidP="00846E14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Mool, P.K., Bajracharya, S.R., Joshi, S.P., 2001. Inventory of Glaciers, Glacial Lakes and Glacial Lake Outburst Floods. ICIMOD, Kathmandu, Nepal.</w:t>
      </w:r>
    </w:p>
    <w:p w14:paraId="534557A6" w14:textId="77777777" w:rsidR="00846E14" w:rsidRDefault="00846E14" w:rsidP="00846E14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Morris, C.J., 1928. Some Valleys and Glaciers in Hunza. The Geographical Journal 71, 513–531. https://doi.org/10.2307/1783172</w:t>
      </w:r>
    </w:p>
    <w:p w14:paraId="26406F5F" w14:textId="77777777" w:rsidR="00846E14" w:rsidRDefault="00846E14" w:rsidP="00846E14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arama, C., Daiyrov, M., Duishonakunov, M., Tadono, T., Sato, H., Kääb, A., Ukita, J., Abdrakhmatov, K., 2018. Large drainages from short-lived glacial lakes in the Teskey Range, Tien Shan Mountains, Central Asia. Natural Hazards and Earth System Sciences 18, 983–995. https://doi.org/10.5194/nhess-18-983-2018</w:t>
      </w:r>
    </w:p>
    <w:p w14:paraId="10FD50DA" w14:textId="77777777" w:rsidR="00846E14" w:rsidRDefault="00846E14" w:rsidP="00846E14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arama, C., Duishonakunov, M., Kääb, A., Daiyrov, M., Abdrakhmatov, K., 2010. The 24 July 2008 outburst flood at the western Zyndan glacier lake and recent regional changes in glacier lakes of the Teskey Ala-Too range, Tien Shan, Kyrgyzstan. Natural Hazards and Earth System Sciences 10, 647–659. https://doi.org/10.5194/nhess-10-647-2010</w:t>
      </w:r>
    </w:p>
    <w:p w14:paraId="61137DA8" w14:textId="77777777" w:rsidR="00846E14" w:rsidRDefault="00846E14" w:rsidP="00846E14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Narama, C., Severskiy, I., Yegorov, A., 2009. Current State of Glacier Changes, Glacial Lakes, and Outburst Floods in the Ile Ala-Tau and Kungöy Ala-Too Ranges, Northern Tien Shan Mountains. </w:t>
      </w:r>
      <w:r>
        <w:rPr>
          <w:rFonts w:ascii="MS Gothic" w:eastAsia="MS Gothic" w:hAnsi="MS Gothic" w:cs="MS Gothic" w:hint="eastAsia"/>
          <w:sz w:val="24"/>
          <w:szCs w:val="24"/>
        </w:rPr>
        <w:t>チリガクロンシュウ</w:t>
      </w:r>
      <w:r>
        <w:rPr>
          <w:rFonts w:ascii="Times New Roman" w:hAnsi="Times New Roman" w:cs="Times New Roman"/>
          <w:sz w:val="24"/>
          <w:szCs w:val="24"/>
        </w:rPr>
        <w:t xml:space="preserve"> 84, 22–32. https://doi.org/10.7886/hgs.84.22</w:t>
      </w:r>
    </w:p>
    <w:p w14:paraId="43C8744B" w14:textId="77777777" w:rsidR="00846E14" w:rsidRDefault="00846E14" w:rsidP="00846E14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ash, D.F.T., Brunsden, D.K., Hughes, R.E., Jones, D.K.C., Halley, B.F.W., 1985. A catastrophic debris flow near Gupis, Northern areas, Pakistan. International Society for Soil Mechanics and Geotechnical Engineering 1163–1166.</w:t>
      </w:r>
    </w:p>
    <w:p w14:paraId="7C22280D" w14:textId="77777777" w:rsidR="00846E14" w:rsidRDefault="00846E14" w:rsidP="00846E14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eve, A., 1913. Thirty Years in Kashmir. Edward Arnold, London.</w:t>
      </w:r>
    </w:p>
    <w:p w14:paraId="45676D83" w14:textId="77777777" w:rsidR="00846E14" w:rsidRDefault="00846E14" w:rsidP="00846E14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eve, A., 1911. Journeys in the Himalayas and Some Factors of Himalayan Erosion. The Geographical Journal 38, 345–355. https://doi.org/10.2307/1778538</w:t>
      </w:r>
    </w:p>
    <w:p w14:paraId="2BE11EEC" w14:textId="77777777" w:rsidR="00846E14" w:rsidRDefault="00846E14" w:rsidP="00846E14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ie, Y., Liu, Q., Wang, J., Zhang, Y., Sheng, Y., Liu, S., 2018. An inventory of historical glacial lake outburst floods in the Himalayas based on remote sensing observations and geomorphological analysis. Geomorphology 308, 91–106. https://doi.org/10.1016/j.geomorph.2018.02.002</w:t>
      </w:r>
    </w:p>
    <w:p w14:paraId="766BFF86" w14:textId="77777777" w:rsidR="00846E14" w:rsidRDefault="00846E14" w:rsidP="00846E14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Petrakov, D.A., Chernomorets, S.S., Viskhadzhieva, K.S., Dokukin, M.D., Savernyuk, E.A., Petrov, M.A., Erokhin, S.A., Tutubalina, O.V., Glazyrin, G.E., Shpuntova, A.M., Stoffel, M., 2020. Putting the poorly documented 1998 GLOF disaster in Shakhimardan River valley (Alay Range, Kyrgyzstan/Uzbekistan) into perspective. Science of The Total Environment 724, 138287. https://doi.org/10.1016/j.scitotenv.2020.138287</w:t>
      </w:r>
    </w:p>
    <w:p w14:paraId="2836B5F0" w14:textId="77777777" w:rsidR="00846E14" w:rsidRDefault="00846E14" w:rsidP="00846E14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Rana, A.S., Abuzar, K., Kiran, R., Mansoor, R., Kubra, S., 2015. Diagnostic Study of Heavy Downpour in 2015 Flash Floods over Chitral Area, Northern Pakistan 12, 15.</w:t>
      </w:r>
    </w:p>
    <w:p w14:paraId="55EE6E36" w14:textId="77777777" w:rsidR="00846E14" w:rsidRDefault="00846E14" w:rsidP="00846E14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Rehman, G., 2015. GLOF Risk and Reduction Approaches in Pakistan, in: Rahman, A.-U.-, Khan, A.N., Shaw, R. (Eds.), Disaster Risk Reduction Approaches in Pakistan, Disaster Risk Reduction. Springer Japan, Tokyo, pp. 217–237.</w:t>
      </w:r>
    </w:p>
    <w:p w14:paraId="3706E609" w14:textId="77777777" w:rsidR="00846E14" w:rsidRDefault="00846E14" w:rsidP="00846E14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Rehman, G., Ahmad, S., Khan, S.D., Ali, F., Ali, T.H., Khan, S.F., 2014. Threat of glacial lake outburst flood to Tehsil Gupis from Khukush Lake, District Ghizer, Gilgit Baltistan, Pakistan. Nat Hazards 70, 1589–1602. https://doi.org/10.1007/s11069-013-0893-6</w:t>
      </w:r>
    </w:p>
    <w:p w14:paraId="1EB3A7A3" w14:textId="77777777" w:rsidR="00846E14" w:rsidRDefault="00846E14" w:rsidP="00846E14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Roohi, R., Ashraf, A., Mustafa, N., Mustafa, T., 2008. Preparatory Assessment Report on Community Based Survey for Assessment of Glacial Lake Outburst Flood Hazards (GLOFs) in Hunza River Basin.</w:t>
      </w:r>
    </w:p>
    <w:p w14:paraId="6D32CCD0" w14:textId="77777777" w:rsidR="00846E14" w:rsidRDefault="00846E14" w:rsidP="00846E14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Rounce, D.R., Byers, A.C., Byers, E.A., McKinney, D.C., 2017. Brief communication: Observations of a glacier outburst flood from Lhotse Glacier, Everest area, Nepal. The Cryosphere 11, 443–449. https://doi.org/10.5194/tc-11-443-2017</w:t>
      </w:r>
    </w:p>
    <w:p w14:paraId="50E83508" w14:textId="77777777" w:rsidR="00846E14" w:rsidRDefault="00846E14" w:rsidP="00846E14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Round, V., Leinss, S., Huss, M., Haemmig, C., Hajnsek, I., 2017. Surge dynamics and lake outbursts of Kyagar Glacier, Karakoram. The Cryosphere 11, 723–739. https://doi.org/10.5194/tc-11-723-2017</w:t>
      </w:r>
    </w:p>
    <w:p w14:paraId="77475C47" w14:textId="77777777" w:rsidR="00846E14" w:rsidRDefault="00846E14" w:rsidP="00846E14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012D11">
        <w:rPr>
          <w:rFonts w:ascii="Times New Roman" w:hAnsi="Times New Roman" w:cs="Times New Roman"/>
          <w:sz w:val="24"/>
          <w:szCs w:val="24"/>
          <w:lang w:val="de-AT"/>
        </w:rPr>
        <w:t xml:space="preserve">Sangewar, C.V., Srivastava, D., Singh, R.K., 1999. </w:t>
      </w:r>
      <w:r>
        <w:rPr>
          <w:rFonts w:ascii="Times New Roman" w:hAnsi="Times New Roman" w:cs="Times New Roman"/>
          <w:sz w:val="24"/>
          <w:szCs w:val="24"/>
        </w:rPr>
        <w:t>Reservoir within the Shaune Garang glacier, district Kinnaur, Himachal Pradesh, in: In Proceedings of the Symposium on Snow, Ice and Glaciers: A Himalayan Perspecti. Geological Survey of India.</w:t>
      </w:r>
    </w:p>
    <w:p w14:paraId="07AC10F9" w14:textId="77777777" w:rsidR="00846E14" w:rsidRDefault="00846E14" w:rsidP="00846E14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aunders, F., 1983. Karakoram Villages. Gilgit.</w:t>
      </w:r>
    </w:p>
    <w:p w14:paraId="6F13D9A0" w14:textId="77777777" w:rsidR="00846E14" w:rsidRDefault="00846E14" w:rsidP="00846E14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chmidt, S., Nüsser, M., Baghel, R., Dame, J., 2020. Cryosphere hazards in Ladakh: the 2014 Gya glacial lake outburst flood and its implications for risk assessment. Nat Hazards 104, 2071–2095. https://doi.org/10.1007/s11069-020-04262-8</w:t>
      </w:r>
    </w:p>
    <w:p w14:paraId="6790BFAA" w14:textId="77777777" w:rsidR="00846E14" w:rsidRDefault="00846E14" w:rsidP="00846E14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hangguan, D., Ding, Y., Liu, S., Xie, Z., Pieczonka, T., Xu, J., Moldobekov, B., 2017. Quick Release of Internal Water Storage in a Glacier Leads to Underestimation of the Hazard Potential of Glacial Lake Outburst Floods From Lake Merzbacher in Central Tian Shan Mountains. Geophysical Research Letters 44, 9786–9795. https://doi.org/10.1002/2017GL074443</w:t>
      </w:r>
    </w:p>
    <w:p w14:paraId="3715D65E" w14:textId="77777777" w:rsidR="00846E14" w:rsidRDefault="00846E14" w:rsidP="00846E14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hi, Y.F., 2003. An exploring innovative research case: recollection of the Batura Glacier expedition and research on restoring Karakorum Highway project. Journal of Glaciology and Geocryology 25, 479–481. https://doi.org/10.3969/j.issn.1000-0240.2003.04.020</w:t>
      </w:r>
    </w:p>
    <w:p w14:paraId="5BCDA66B" w14:textId="77777777" w:rsidR="00846E14" w:rsidRDefault="00846E14" w:rsidP="00846E14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hi, Y.F., Zhang, X.S., 1978. Historical variations in the advance and retreat of the Batura Glacier in the Karakoram mountains. Acta Geographica Sinica 33, 27–40. https://doi.org/10.11821/xb197801002</w:t>
      </w:r>
    </w:p>
    <w:p w14:paraId="7B7641A4" w14:textId="77777777" w:rsidR="00846E14" w:rsidRDefault="00846E14" w:rsidP="00846E14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trachey, W., 1853. Physical Geography of Western Tibet. William Clowes &amp; Sons Ltd, London &amp; Beccles, London.</w:t>
      </w:r>
    </w:p>
    <w:p w14:paraId="02C12A91" w14:textId="77777777" w:rsidR="00846E14" w:rsidRPr="00012D11" w:rsidRDefault="00846E14" w:rsidP="00846E14">
      <w:pPr>
        <w:pStyle w:val="Bibliography"/>
        <w:rPr>
          <w:rFonts w:ascii="Times New Roman" w:hAnsi="Times New Roman" w:cs="Times New Roman"/>
          <w:sz w:val="24"/>
          <w:szCs w:val="24"/>
          <w:lang w:val="de-AT"/>
        </w:rPr>
      </w:pPr>
      <w:r>
        <w:rPr>
          <w:rFonts w:ascii="Times New Roman" w:hAnsi="Times New Roman" w:cs="Times New Roman"/>
          <w:sz w:val="24"/>
          <w:szCs w:val="24"/>
        </w:rPr>
        <w:t xml:space="preserve">Todd, H.J., 1930. Correspondence: Gilgit and Hunza River Floods. </w:t>
      </w:r>
      <w:r w:rsidRPr="00012D11">
        <w:rPr>
          <w:rFonts w:ascii="Times New Roman" w:hAnsi="Times New Roman" w:cs="Times New Roman"/>
          <w:sz w:val="24"/>
          <w:szCs w:val="24"/>
          <w:lang w:val="de-AT"/>
        </w:rPr>
        <w:t>Himalayan Journal 2.</w:t>
      </w:r>
    </w:p>
    <w:p w14:paraId="478AA510" w14:textId="77777777" w:rsidR="00846E14" w:rsidRPr="00012D11" w:rsidRDefault="00846E14" w:rsidP="00846E14">
      <w:pPr>
        <w:pStyle w:val="Bibliography"/>
        <w:rPr>
          <w:rFonts w:ascii="Times New Roman" w:hAnsi="Times New Roman" w:cs="Times New Roman"/>
          <w:sz w:val="24"/>
          <w:szCs w:val="24"/>
          <w:lang w:val="de-AT"/>
        </w:rPr>
      </w:pPr>
      <w:r w:rsidRPr="00012D11">
        <w:rPr>
          <w:rFonts w:ascii="Times New Roman" w:hAnsi="Times New Roman" w:cs="Times New Roman"/>
          <w:sz w:val="24"/>
          <w:szCs w:val="24"/>
          <w:lang w:val="de-AT"/>
        </w:rPr>
        <w:t xml:space="preserve">Veh, G., Korup, O., von Specht, S., Roessner, S., Walz, A., 2019. </w:t>
      </w:r>
      <w:r>
        <w:rPr>
          <w:rFonts w:ascii="Times New Roman" w:hAnsi="Times New Roman" w:cs="Times New Roman"/>
          <w:sz w:val="24"/>
          <w:szCs w:val="24"/>
        </w:rPr>
        <w:t xml:space="preserve">Unchanged frequency of moraine-dammed glacial lake outburst floods in the Himalaya. </w:t>
      </w:r>
      <w:r w:rsidRPr="00012D11">
        <w:rPr>
          <w:rFonts w:ascii="Times New Roman" w:hAnsi="Times New Roman" w:cs="Times New Roman"/>
          <w:sz w:val="24"/>
          <w:szCs w:val="24"/>
          <w:lang w:val="de-AT"/>
        </w:rPr>
        <w:t>Nature Climate Change 9, 379–383. https://doi.org/10.1038/s41558-019-0437-5</w:t>
      </w:r>
    </w:p>
    <w:p w14:paraId="2CEB2CFC" w14:textId="77777777" w:rsidR="00846E14" w:rsidRPr="00012D11" w:rsidRDefault="00846E14" w:rsidP="00846E14">
      <w:pPr>
        <w:pStyle w:val="Bibliography"/>
        <w:rPr>
          <w:rFonts w:ascii="Times New Roman" w:hAnsi="Times New Roman" w:cs="Times New Roman"/>
          <w:sz w:val="24"/>
          <w:szCs w:val="24"/>
          <w:lang w:val="de-AT"/>
        </w:rPr>
      </w:pPr>
      <w:r w:rsidRPr="00012D11">
        <w:rPr>
          <w:rFonts w:ascii="Times New Roman" w:hAnsi="Times New Roman" w:cs="Times New Roman"/>
          <w:sz w:val="24"/>
          <w:szCs w:val="24"/>
          <w:lang w:val="de-AT"/>
        </w:rPr>
        <w:t>Visser, Ph.C., Visser-Hooft, J., von Cvitković, J., 1935. Wissenschaftliche ergebnisse der Niederländischen Expeditionen in den Karakorum und die angrenzenden gebiete in den jahren 1922, 1925 und 1929/30. In kommission bei F.A. Brockhaus, Leipzig.</w:t>
      </w:r>
    </w:p>
    <w:p w14:paraId="552985AE" w14:textId="77777777" w:rsidR="00846E14" w:rsidRDefault="00846E14" w:rsidP="00846E14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012D11">
        <w:rPr>
          <w:rFonts w:ascii="Times New Roman" w:hAnsi="Times New Roman" w:cs="Times New Roman"/>
          <w:sz w:val="24"/>
          <w:szCs w:val="24"/>
          <w:lang w:val="de-AT"/>
        </w:rPr>
        <w:t xml:space="preserve">Visser-Hooft, J., 1926. </w:t>
      </w:r>
      <w:r>
        <w:rPr>
          <w:rFonts w:ascii="Times New Roman" w:hAnsi="Times New Roman" w:cs="Times New Roman"/>
          <w:sz w:val="24"/>
          <w:szCs w:val="24"/>
        </w:rPr>
        <w:t>Among the Kara-Korum Glaciers in 1925. Edward Arnold, London.</w:t>
      </w:r>
    </w:p>
    <w:p w14:paraId="34FA3EA6" w14:textId="77777777" w:rsidR="00846E14" w:rsidRDefault="00846E14" w:rsidP="00846E14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Vuichard, D., Zimmermann, M., 1987. The 1985 Catastrophic Drainage of a Moraine-Dammed Lake, Khumbu Himal, Nepal: Cause and Consequences. Mountain Research and Development 7, 91–110. https://doi.org/10.2307/3673305</w:t>
      </w:r>
    </w:p>
    <w:p w14:paraId="7F42495B" w14:textId="77777777" w:rsidR="00846E14" w:rsidRDefault="00846E14" w:rsidP="00846E14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Vuichard, D., Zimmermann, M., 1986. The Langmoche Flash-Flood, Khumbu Himal, Nepal. Mountain Research and Development 6, 90–94. https://doi.org/10.2307/3673345</w:t>
      </w:r>
    </w:p>
    <w:p w14:paraId="2D052D35" w14:textId="77777777" w:rsidR="00846E14" w:rsidRDefault="00846E14" w:rsidP="00846E14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Wang, W., Maohuan, H., Jinming, C., Miller, K.J., 1984. A surging advance of Balt Bare glacier, Karakoram Mountains., in: The International Karakoram Project. Cambridge University Press, pp. 76–83.</w:t>
      </w:r>
    </w:p>
    <w:p w14:paraId="3AA41B8D" w14:textId="77777777" w:rsidR="00846E14" w:rsidRDefault="00846E14" w:rsidP="00846E14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Wang, X., Liu, S., Ding, Y., Guo, W., Jiang, Z., Lin, J., Han, Y., 2012. An approach for estimating the breach probabilities of moraine-dammed lakes in the Chinese Himalayas using remote-sensing data. Natural Hazards and Earth System Sciences 12, 3109–3122. https://doi.org/10.5194/nhess-12-3109-2012</w:t>
      </w:r>
    </w:p>
    <w:p w14:paraId="44C1CD22" w14:textId="77777777" w:rsidR="00846E14" w:rsidRDefault="00846E14" w:rsidP="00846E14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Yamada, T., Sharma, C., 1993. Glacier lakes and outburst floods in the Nepal Himalaya. IAHS Publications-Publications of … 319–330.</w:t>
      </w:r>
    </w:p>
    <w:p w14:paraId="59E7742E" w14:textId="77777777" w:rsidR="00846E14" w:rsidRDefault="00846E14" w:rsidP="00846E14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Yao, X.J., Liu, S.Y., Sun, M.P., Zhang, X.J., 2014. Study on the glacial lake outburst flood events in Tibet since the 20th century. Journal of Natural Resources 29, 1377–1390.</w:t>
      </w:r>
    </w:p>
    <w:p w14:paraId="1F60F8F5" w14:textId="77777777" w:rsidR="00846E14" w:rsidRDefault="00846E14" w:rsidP="00846E14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Zaginaev, V., Ballesteros-Cánovas, J.A., Erokhin, S., Matov, E., Petrakov, D., Stoffel, M., 2016. Reconstruction of glacial lake outburst floods in northern Tien Shan: Implications for hazard assessment. Geomorphology 269, 75–84. https://doi.org/10.1016/j.geomorph.2016.06.028</w:t>
      </w:r>
    </w:p>
    <w:p w14:paraId="663B8639" w14:textId="77777777" w:rsidR="00846E14" w:rsidRDefault="00846E14" w:rsidP="00846E14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Zaginaev, V., Petrakov, D., Erokhin, S., Meleshko, A., Stoffel, M., Ballesteros-Cánovas, J.A., 2019. Geomorphic control on regional glacier lake outburst flood and debris flow activity over northern Tien Shan. Global and Planetary Change 176, 50–59. https://doi.org/10.1016/j.gloplacha.2019.03.003</w:t>
      </w:r>
    </w:p>
    <w:p w14:paraId="149933E4" w14:textId="77777777" w:rsidR="00846E14" w:rsidRDefault="00846E14" w:rsidP="00846E14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Zhang, M., Chen, F., Tian, B., Liang, D., Yang, A., 2020. Characterization of Kyagar Glacier and Lake Outburst Floods in 2018 Based on Time-Series Sentinel-1A Data. Water 12, 184. https://doi.org/10.3390/w12010184</w:t>
      </w:r>
    </w:p>
    <w:p w14:paraId="54687CFB" w14:textId="77777777" w:rsidR="00846E14" w:rsidRDefault="00846E14" w:rsidP="00846E14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Zhang, T., Wang, W., Gao, T., An, B., 2021. Simulation and Assessment of Future Glacial Lake Outburst Floods in the Poiqu River Basin, Central Himalayas. Water 13, 1376. https://doi.org/10.3390/w13101376</w:t>
      </w:r>
    </w:p>
    <w:p w14:paraId="478F8A24" w14:textId="77777777" w:rsidR="00846E14" w:rsidRDefault="00846E14" w:rsidP="00846E14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Zhang, X., 1992. Investigation of glacier bursts of the Yarkant River in Xinjiang, China. Annals of Glaciology 16, 135–139. https://doi.org/10.3189/1992AoG16-1-135-139</w:t>
      </w:r>
    </w:p>
    <w:p w14:paraId="68B36290" w14:textId="77777777" w:rsidR="00846E14" w:rsidRDefault="00846E14" w:rsidP="00846E14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Zhang, X., Li, N., You, X., Wang, W., 1990. The Researches of Glacier Lake Outburst Floods of the Yarkant River in Xinjiang. Science in China Series B-Chemistry, Life Sciences &amp; Earth Sciences 33, 1014–1024. https://doi.org/10.1360/yb1990-33-8-1014</w:t>
      </w:r>
    </w:p>
    <w:p w14:paraId="44D92633" w14:textId="77777777" w:rsidR="00846E14" w:rsidRDefault="00846E14" w:rsidP="00846E14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Zheng, G., Bao, A., Allen, S., Ballesteros-Canovas, J., Yuan, Y., Jiapaer, G., 2021a. Numerous unreported glacial lake outburst floods in the Third Pole revealed by high-resolution satellite data and geomorphological evidence. Science Bulletin. https://doi.org/10.1016/j.scib.2021.01.014</w:t>
      </w:r>
    </w:p>
    <w:p w14:paraId="599B3DFB" w14:textId="77777777" w:rsidR="00846E14" w:rsidRDefault="00846E14" w:rsidP="00846E14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Zheng, G., Mergili, M., Emmer, A., Allen, S., Bao, A., Guo, H., Stoffel, M., 2021b. The 2020 glacial lake outburst flood at Jinwuco, Tibet: causes, impacts, and implications for hazard and risk assessment. The Cryosphere 15, 3159–3180. https://doi.org/10.5194/tc-15-3159-2021</w:t>
      </w:r>
    </w:p>
    <w:p w14:paraId="7AB52ED8" w14:textId="33A59CA7" w:rsidR="00060374" w:rsidRPr="00060374" w:rsidRDefault="00846E14" w:rsidP="00846E14">
      <w:pPr>
        <w:rPr>
          <w:lang w:val="nl-NL"/>
        </w:rPr>
      </w:pPr>
      <w:r>
        <w:rPr>
          <w:lang w:val="nl-NL"/>
        </w:rPr>
        <w:fldChar w:fldCharType="end"/>
      </w:r>
    </w:p>
    <w:sectPr w:rsidR="00060374" w:rsidRPr="00060374" w:rsidSect="00F202B5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60374"/>
    <w:rsid w:val="00030A9E"/>
    <w:rsid w:val="00042605"/>
    <w:rsid w:val="00060374"/>
    <w:rsid w:val="00086FF2"/>
    <w:rsid w:val="000C0FAF"/>
    <w:rsid w:val="00104DB9"/>
    <w:rsid w:val="001079F6"/>
    <w:rsid w:val="0017295C"/>
    <w:rsid w:val="00180A2B"/>
    <w:rsid w:val="001B6961"/>
    <w:rsid w:val="001C26E7"/>
    <w:rsid w:val="001C334F"/>
    <w:rsid w:val="001C59E1"/>
    <w:rsid w:val="001E1E6D"/>
    <w:rsid w:val="001E2104"/>
    <w:rsid w:val="001E2BAA"/>
    <w:rsid w:val="001E3584"/>
    <w:rsid w:val="00240970"/>
    <w:rsid w:val="002C1851"/>
    <w:rsid w:val="003172BF"/>
    <w:rsid w:val="00330C0C"/>
    <w:rsid w:val="003A138F"/>
    <w:rsid w:val="003A212A"/>
    <w:rsid w:val="003C4CDE"/>
    <w:rsid w:val="003C4E61"/>
    <w:rsid w:val="003F124B"/>
    <w:rsid w:val="003F1440"/>
    <w:rsid w:val="003F6AE8"/>
    <w:rsid w:val="0042672D"/>
    <w:rsid w:val="00493F78"/>
    <w:rsid w:val="004C1FC1"/>
    <w:rsid w:val="005515AD"/>
    <w:rsid w:val="0057131C"/>
    <w:rsid w:val="005C5920"/>
    <w:rsid w:val="0067486B"/>
    <w:rsid w:val="007472AE"/>
    <w:rsid w:val="00772E1C"/>
    <w:rsid w:val="00775B6B"/>
    <w:rsid w:val="007F1FCF"/>
    <w:rsid w:val="008373D3"/>
    <w:rsid w:val="00841F79"/>
    <w:rsid w:val="00846E14"/>
    <w:rsid w:val="008512AD"/>
    <w:rsid w:val="008E784A"/>
    <w:rsid w:val="008F3539"/>
    <w:rsid w:val="008F7DC5"/>
    <w:rsid w:val="00913CE9"/>
    <w:rsid w:val="0094758D"/>
    <w:rsid w:val="009B51AB"/>
    <w:rsid w:val="009B55BE"/>
    <w:rsid w:val="009E75F2"/>
    <w:rsid w:val="009F0F9A"/>
    <w:rsid w:val="00A0529F"/>
    <w:rsid w:val="00A7247E"/>
    <w:rsid w:val="00A724C5"/>
    <w:rsid w:val="00A8643F"/>
    <w:rsid w:val="00AC6B5D"/>
    <w:rsid w:val="00B02C47"/>
    <w:rsid w:val="00B06F5D"/>
    <w:rsid w:val="00B342BB"/>
    <w:rsid w:val="00B631C0"/>
    <w:rsid w:val="00BA1121"/>
    <w:rsid w:val="00BB1390"/>
    <w:rsid w:val="00BD7665"/>
    <w:rsid w:val="00C40B80"/>
    <w:rsid w:val="00C4659F"/>
    <w:rsid w:val="00C518A4"/>
    <w:rsid w:val="00C66427"/>
    <w:rsid w:val="00CB0EAA"/>
    <w:rsid w:val="00CB3AF5"/>
    <w:rsid w:val="00CB7ABB"/>
    <w:rsid w:val="00D03A49"/>
    <w:rsid w:val="00D15F8C"/>
    <w:rsid w:val="00D32F4B"/>
    <w:rsid w:val="00D33414"/>
    <w:rsid w:val="00DB4414"/>
    <w:rsid w:val="00DF1C0F"/>
    <w:rsid w:val="00DF455E"/>
    <w:rsid w:val="00E166FA"/>
    <w:rsid w:val="00E25A94"/>
    <w:rsid w:val="00E3152F"/>
    <w:rsid w:val="00E82120"/>
    <w:rsid w:val="00ED55A0"/>
    <w:rsid w:val="00ED7760"/>
    <w:rsid w:val="00EF1BB2"/>
    <w:rsid w:val="00F04A71"/>
    <w:rsid w:val="00F07C75"/>
    <w:rsid w:val="00F202B5"/>
    <w:rsid w:val="00F34F20"/>
    <w:rsid w:val="00F41BA5"/>
    <w:rsid w:val="00F81A0C"/>
    <w:rsid w:val="00F81E27"/>
    <w:rsid w:val="00FA3D42"/>
    <w:rsid w:val="00FA40EE"/>
    <w:rsid w:val="00FB6E28"/>
    <w:rsid w:val="00FE5C3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E2FC223"/>
  <w15:chartTrackingRefBased/>
  <w15:docId w15:val="{6EB69CBF-0C67-4BBA-ADA7-4F37355A8E7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60374"/>
    <w:rPr>
      <w:lang w:val="en-US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ibliography">
    <w:name w:val="Bibliography"/>
    <w:basedOn w:val="Normal"/>
    <w:next w:val="Normal"/>
    <w:uiPriority w:val="37"/>
    <w:unhideWhenUsed/>
    <w:rsid w:val="00060374"/>
    <w:pPr>
      <w:spacing w:after="0" w:line="24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7</Pages>
  <Words>3321</Words>
  <Characters>18932</Characters>
  <Application>Microsoft Office Word</Application>
  <DocSecurity>0</DocSecurity>
  <Lines>157</Lines>
  <Paragraphs>44</Paragraphs>
  <ScaleCrop>false</ScaleCrop>
  <Company/>
  <LinksUpToDate>false</LinksUpToDate>
  <CharactersWithSpaces>2220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kob Friedrich Steiner</dc:creator>
  <cp:keywords/>
  <dc:description/>
  <cp:lastModifiedBy>Jakob Friedrich Steiner</cp:lastModifiedBy>
  <cp:revision>3</cp:revision>
  <dcterms:created xsi:type="dcterms:W3CDTF">2022-09-05T06:19:00Z</dcterms:created>
  <dcterms:modified xsi:type="dcterms:W3CDTF">2022-09-06T03:4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10"&gt;&lt;session id="RcHRNMLA"/&gt;&lt;style id="http://www.zotero.org/styles/elsevier-harvard" hasBibliography="1" bibliographyStyleHasBeenSet="1"/&gt;&lt;prefs&gt;&lt;pref name="fieldType" value="Field"/&gt;&lt;/prefs&gt;&lt;/data&gt;</vt:lpwstr>
  </property>
</Properties>
</file>